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3DFB05" w14:textId="7BBBD804" w:rsidR="00E013C2" w:rsidRDefault="00E013C2" w:rsidP="00E013C2">
      <w:pPr>
        <w:pStyle w:val="Normal1"/>
        <w:widowControl w:val="0"/>
        <w:pBdr>
          <w:top w:val="nil"/>
          <w:left w:val="nil"/>
          <w:bottom w:val="nil"/>
          <w:right w:val="nil"/>
          <w:between w:val="nil"/>
        </w:pBdr>
        <w:spacing w:line="36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>Supplementary File 2</w:t>
      </w:r>
      <w:r w:rsidRPr="00FF321C">
        <w:rPr>
          <w:rFonts w:ascii="Arial" w:eastAsia="Arial" w:hAnsi="Arial" w:cs="Arial"/>
          <w:b/>
          <w:sz w:val="22"/>
          <w:szCs w:val="22"/>
        </w:rPr>
        <w:t xml:space="preserve">. </w:t>
      </w:r>
      <w:r>
        <w:rPr>
          <w:rFonts w:ascii="Arial" w:eastAsia="Arial" w:hAnsi="Arial" w:cs="Arial"/>
          <w:iCs/>
          <w:sz w:val="22"/>
          <w:szCs w:val="22"/>
        </w:rPr>
        <w:t xml:space="preserve">Other </w:t>
      </w:r>
      <w:r w:rsidRPr="00FF321C">
        <w:rPr>
          <w:rFonts w:ascii="Arial" w:eastAsia="Arial" w:hAnsi="Arial" w:cs="Arial"/>
          <w:sz w:val="22"/>
          <w:szCs w:val="22"/>
        </w:rPr>
        <w:t>genome sequence data used in this study.</w:t>
      </w:r>
    </w:p>
    <w:p w14:paraId="705B1E04" w14:textId="77777777" w:rsidR="00F506C8" w:rsidRPr="00B66B05" w:rsidRDefault="00F506C8" w:rsidP="00E013C2">
      <w:pPr>
        <w:pStyle w:val="Normal1"/>
        <w:widowControl w:val="0"/>
        <w:pBdr>
          <w:top w:val="nil"/>
          <w:left w:val="nil"/>
          <w:bottom w:val="nil"/>
          <w:right w:val="nil"/>
          <w:between w:val="nil"/>
        </w:pBdr>
        <w:spacing w:line="360" w:lineRule="auto"/>
        <w:rPr>
          <w:rFonts w:ascii="Arial" w:eastAsia="Arial" w:hAnsi="Arial" w:cs="Arial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7"/>
        <w:gridCol w:w="2249"/>
        <w:gridCol w:w="2255"/>
        <w:gridCol w:w="2249"/>
      </w:tblGrid>
      <w:tr w:rsidR="00E013C2" w:rsidRPr="0037637D" w14:paraId="668E94A5" w14:textId="77777777" w:rsidTr="00F506C8">
        <w:tc>
          <w:tcPr>
            <w:tcW w:w="2257" w:type="dxa"/>
          </w:tcPr>
          <w:p w14:paraId="7ED3DE28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pecies</w:t>
            </w:r>
          </w:p>
        </w:tc>
        <w:tc>
          <w:tcPr>
            <w:tcW w:w="2249" w:type="dxa"/>
          </w:tcPr>
          <w:p w14:paraId="20FEA197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Strain</w:t>
            </w:r>
          </w:p>
        </w:tc>
        <w:tc>
          <w:tcPr>
            <w:tcW w:w="2255" w:type="dxa"/>
          </w:tcPr>
          <w:p w14:paraId="6389D779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NCBI accession or </w:t>
            </w:r>
            <w:proofErr w:type="spellStart"/>
            <w:r w:rsidRPr="00B66B05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Bioproject</w:t>
            </w:r>
            <w:proofErr w:type="spellEnd"/>
            <w:r w:rsidRPr="00B66B05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 xml:space="preserve"> number</w:t>
            </w:r>
          </w:p>
        </w:tc>
        <w:tc>
          <w:tcPr>
            <w:tcW w:w="2249" w:type="dxa"/>
          </w:tcPr>
          <w:p w14:paraId="3A1C30F2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b/>
                <w:bCs/>
                <w:sz w:val="16"/>
                <w:szCs w:val="16"/>
                <w:lang w:val="en-US"/>
              </w:rPr>
              <w:t>Reference for genome sequence</w:t>
            </w:r>
          </w:p>
        </w:tc>
      </w:tr>
      <w:tr w:rsidR="00E013C2" w:rsidRPr="00B733C3" w14:paraId="5E5CF812" w14:textId="77777777" w:rsidTr="00F506C8">
        <w:tc>
          <w:tcPr>
            <w:tcW w:w="2257" w:type="dxa"/>
          </w:tcPr>
          <w:p w14:paraId="06E96AE4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pretoriensis</w:t>
            </w:r>
          </w:p>
        </w:tc>
        <w:tc>
          <w:tcPr>
            <w:tcW w:w="2249" w:type="dxa"/>
          </w:tcPr>
          <w:p w14:paraId="43B6645A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2187</w:t>
            </w:r>
          </w:p>
        </w:tc>
        <w:tc>
          <w:tcPr>
            <w:tcW w:w="2255" w:type="dxa"/>
          </w:tcPr>
          <w:p w14:paraId="47349B06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867</w:t>
            </w:r>
          </w:p>
        </w:tc>
        <w:tc>
          <w:tcPr>
            <w:tcW w:w="2249" w:type="dxa"/>
          </w:tcPr>
          <w:p w14:paraId="482C1636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75B59E8F" w14:textId="77777777" w:rsidTr="00F506C8">
        <w:tc>
          <w:tcPr>
            <w:tcW w:w="2257" w:type="dxa"/>
          </w:tcPr>
          <w:p w14:paraId="2FA5BE4E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pretoriensis</w:t>
            </w:r>
          </w:p>
        </w:tc>
        <w:tc>
          <w:tcPr>
            <w:tcW w:w="2249" w:type="dxa"/>
          </w:tcPr>
          <w:p w14:paraId="0482822B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2785</w:t>
            </w:r>
          </w:p>
        </w:tc>
        <w:tc>
          <w:tcPr>
            <w:tcW w:w="2255" w:type="dxa"/>
          </w:tcPr>
          <w:p w14:paraId="1DC8583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867</w:t>
            </w:r>
          </w:p>
        </w:tc>
        <w:tc>
          <w:tcPr>
            <w:tcW w:w="2249" w:type="dxa"/>
          </w:tcPr>
          <w:p w14:paraId="29EC9FA7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349C4C46" w14:textId="77777777" w:rsidTr="00F506C8">
        <w:tc>
          <w:tcPr>
            <w:tcW w:w="2257" w:type="dxa"/>
          </w:tcPr>
          <w:p w14:paraId="5390CC6F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pretoriensis</w:t>
            </w:r>
          </w:p>
        </w:tc>
        <w:tc>
          <w:tcPr>
            <w:tcW w:w="2249" w:type="dxa"/>
          </w:tcPr>
          <w:p w14:paraId="74FF9B28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5080</w:t>
            </w:r>
          </w:p>
        </w:tc>
        <w:tc>
          <w:tcPr>
            <w:tcW w:w="2255" w:type="dxa"/>
          </w:tcPr>
          <w:p w14:paraId="0CF04FC3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867</w:t>
            </w:r>
          </w:p>
        </w:tc>
        <w:tc>
          <w:tcPr>
            <w:tcW w:w="2249" w:type="dxa"/>
          </w:tcPr>
          <w:p w14:paraId="7A3093A0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5642D1BB" w14:textId="77777777" w:rsidTr="00F506C8">
        <w:tc>
          <w:tcPr>
            <w:tcW w:w="2257" w:type="dxa"/>
          </w:tcPr>
          <w:p w14:paraId="6B26E9AD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pretoriensis</w:t>
            </w:r>
          </w:p>
        </w:tc>
        <w:tc>
          <w:tcPr>
            <w:tcW w:w="2249" w:type="dxa"/>
          </w:tcPr>
          <w:p w14:paraId="4EDF804B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9333</w:t>
            </w:r>
          </w:p>
        </w:tc>
        <w:tc>
          <w:tcPr>
            <w:tcW w:w="2255" w:type="dxa"/>
          </w:tcPr>
          <w:p w14:paraId="6F498D31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867</w:t>
            </w:r>
          </w:p>
        </w:tc>
        <w:tc>
          <w:tcPr>
            <w:tcW w:w="2249" w:type="dxa"/>
          </w:tcPr>
          <w:p w14:paraId="73BA89BB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24F18F8B" w14:textId="77777777" w:rsidTr="00F506C8">
        <w:tc>
          <w:tcPr>
            <w:tcW w:w="2257" w:type="dxa"/>
          </w:tcPr>
          <w:p w14:paraId="5C74C414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pretoriensis</w:t>
            </w:r>
          </w:p>
        </w:tc>
        <w:tc>
          <w:tcPr>
            <w:tcW w:w="2249" w:type="dxa"/>
          </w:tcPr>
          <w:p w14:paraId="0693289B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11100</w:t>
            </w:r>
          </w:p>
        </w:tc>
        <w:tc>
          <w:tcPr>
            <w:tcW w:w="2255" w:type="dxa"/>
          </w:tcPr>
          <w:p w14:paraId="56898704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867</w:t>
            </w:r>
          </w:p>
        </w:tc>
        <w:tc>
          <w:tcPr>
            <w:tcW w:w="2249" w:type="dxa"/>
          </w:tcPr>
          <w:p w14:paraId="750D93F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6AC8F185" w14:textId="77777777" w:rsidTr="00F506C8">
        <w:tc>
          <w:tcPr>
            <w:tcW w:w="2257" w:type="dxa"/>
          </w:tcPr>
          <w:p w14:paraId="621C9F3C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pretoriensis</w:t>
            </w:r>
          </w:p>
        </w:tc>
        <w:tc>
          <w:tcPr>
            <w:tcW w:w="2249" w:type="dxa"/>
          </w:tcPr>
          <w:p w14:paraId="7F15B588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11121</w:t>
            </w:r>
          </w:p>
        </w:tc>
        <w:tc>
          <w:tcPr>
            <w:tcW w:w="2255" w:type="dxa"/>
          </w:tcPr>
          <w:p w14:paraId="7EE2227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867</w:t>
            </w:r>
          </w:p>
        </w:tc>
        <w:tc>
          <w:tcPr>
            <w:tcW w:w="2249" w:type="dxa"/>
          </w:tcPr>
          <w:p w14:paraId="4450CCAD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0286D16C" w14:textId="77777777" w:rsidTr="00F506C8">
        <w:tc>
          <w:tcPr>
            <w:tcW w:w="2257" w:type="dxa"/>
          </w:tcPr>
          <w:p w14:paraId="39E67201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pretoriensis</w:t>
            </w:r>
          </w:p>
        </w:tc>
        <w:tc>
          <w:tcPr>
            <w:tcW w:w="2249" w:type="dxa"/>
          </w:tcPr>
          <w:p w14:paraId="58B05F69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11123</w:t>
            </w:r>
          </w:p>
        </w:tc>
        <w:tc>
          <w:tcPr>
            <w:tcW w:w="2255" w:type="dxa"/>
          </w:tcPr>
          <w:p w14:paraId="01493131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867</w:t>
            </w:r>
          </w:p>
        </w:tc>
        <w:tc>
          <w:tcPr>
            <w:tcW w:w="2249" w:type="dxa"/>
          </w:tcPr>
          <w:p w14:paraId="6FF0C37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3FD64636" w14:textId="77777777" w:rsidTr="00F506C8">
        <w:tc>
          <w:tcPr>
            <w:tcW w:w="2257" w:type="dxa"/>
          </w:tcPr>
          <w:p w14:paraId="091CD58F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pretoriensis</w:t>
            </w:r>
          </w:p>
        </w:tc>
        <w:tc>
          <w:tcPr>
            <w:tcW w:w="2249" w:type="dxa"/>
          </w:tcPr>
          <w:p w14:paraId="323980B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11134</w:t>
            </w:r>
          </w:p>
        </w:tc>
        <w:tc>
          <w:tcPr>
            <w:tcW w:w="2255" w:type="dxa"/>
          </w:tcPr>
          <w:p w14:paraId="630B5B3C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867</w:t>
            </w:r>
          </w:p>
        </w:tc>
        <w:tc>
          <w:tcPr>
            <w:tcW w:w="2249" w:type="dxa"/>
          </w:tcPr>
          <w:p w14:paraId="45B8064B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1A67FDF9" w14:textId="77777777" w:rsidTr="00F506C8">
        <w:tc>
          <w:tcPr>
            <w:tcW w:w="2257" w:type="dxa"/>
          </w:tcPr>
          <w:p w14:paraId="1A504CBA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pretoriensis</w:t>
            </w:r>
          </w:p>
        </w:tc>
        <w:tc>
          <w:tcPr>
            <w:tcW w:w="2249" w:type="dxa"/>
          </w:tcPr>
          <w:p w14:paraId="159C3D83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UWOPS 83-1046.1</w:t>
            </w:r>
          </w:p>
        </w:tc>
        <w:tc>
          <w:tcPr>
            <w:tcW w:w="2255" w:type="dxa"/>
          </w:tcPr>
          <w:p w14:paraId="25F07813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867</w:t>
            </w:r>
          </w:p>
        </w:tc>
        <w:tc>
          <w:tcPr>
            <w:tcW w:w="2249" w:type="dxa"/>
          </w:tcPr>
          <w:p w14:paraId="153B2E3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7A2BBA06" w14:textId="77777777" w:rsidTr="00F506C8">
        <w:tc>
          <w:tcPr>
            <w:tcW w:w="2257" w:type="dxa"/>
          </w:tcPr>
          <w:p w14:paraId="2286E9B7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2CC0C40F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55" w:type="dxa"/>
          </w:tcPr>
          <w:p w14:paraId="7A2E3E39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5B161B8C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E013C2" w:rsidRPr="00B733C3" w14:paraId="6FF721AC" w14:textId="77777777" w:rsidTr="00F506C8">
        <w:tc>
          <w:tcPr>
            <w:tcW w:w="2257" w:type="dxa"/>
          </w:tcPr>
          <w:p w14:paraId="7A8C7528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Torulaspor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franciscae</w:t>
            </w:r>
            <w:proofErr w:type="spellEnd"/>
          </w:p>
        </w:tc>
        <w:tc>
          <w:tcPr>
            <w:tcW w:w="2249" w:type="dxa"/>
          </w:tcPr>
          <w:p w14:paraId="79777ED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2926</w:t>
            </w:r>
          </w:p>
        </w:tc>
        <w:tc>
          <w:tcPr>
            <w:tcW w:w="2255" w:type="dxa"/>
          </w:tcPr>
          <w:p w14:paraId="7849A298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2249</w:t>
            </w:r>
          </w:p>
        </w:tc>
        <w:tc>
          <w:tcPr>
            <w:tcW w:w="2249" w:type="dxa"/>
          </w:tcPr>
          <w:p w14:paraId="3BEF8CBE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3163AE5E" w14:textId="77777777" w:rsidTr="00F506C8">
        <w:tc>
          <w:tcPr>
            <w:tcW w:w="2257" w:type="dxa"/>
          </w:tcPr>
          <w:p w14:paraId="76D3BCB7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33FBB4CA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55" w:type="dxa"/>
          </w:tcPr>
          <w:p w14:paraId="5A536A0B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4D181ED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E013C2" w:rsidRPr="00B733C3" w14:paraId="413591FE" w14:textId="77777777" w:rsidTr="00F506C8">
        <w:tc>
          <w:tcPr>
            <w:tcW w:w="2257" w:type="dxa"/>
          </w:tcPr>
          <w:p w14:paraId="58250F95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globosa</w:t>
            </w:r>
          </w:p>
        </w:tc>
        <w:tc>
          <w:tcPr>
            <w:tcW w:w="2249" w:type="dxa"/>
          </w:tcPr>
          <w:p w14:paraId="20D3B341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764</w:t>
            </w:r>
          </w:p>
        </w:tc>
        <w:tc>
          <w:tcPr>
            <w:tcW w:w="2255" w:type="dxa"/>
          </w:tcPr>
          <w:p w14:paraId="74907C3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5704</w:t>
            </w:r>
          </w:p>
        </w:tc>
        <w:tc>
          <w:tcPr>
            <w:tcW w:w="2249" w:type="dxa"/>
          </w:tcPr>
          <w:p w14:paraId="65F9F4EA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222349B7" w14:textId="77777777" w:rsidTr="00F506C8">
        <w:tc>
          <w:tcPr>
            <w:tcW w:w="2257" w:type="dxa"/>
          </w:tcPr>
          <w:p w14:paraId="3F2EA713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globosa</w:t>
            </w:r>
          </w:p>
        </w:tc>
        <w:tc>
          <w:tcPr>
            <w:tcW w:w="2249" w:type="dxa"/>
          </w:tcPr>
          <w:p w14:paraId="7BCC49A8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2947</w:t>
            </w:r>
          </w:p>
        </w:tc>
        <w:tc>
          <w:tcPr>
            <w:tcW w:w="2255" w:type="dxa"/>
          </w:tcPr>
          <w:p w14:paraId="6732B65A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5705</w:t>
            </w:r>
          </w:p>
        </w:tc>
        <w:tc>
          <w:tcPr>
            <w:tcW w:w="2249" w:type="dxa"/>
          </w:tcPr>
          <w:p w14:paraId="1F8A928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46A0F768" w14:textId="77777777" w:rsidTr="00F506C8">
        <w:tc>
          <w:tcPr>
            <w:tcW w:w="2257" w:type="dxa"/>
          </w:tcPr>
          <w:p w14:paraId="3ECFA5B5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3F14DB6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55" w:type="dxa"/>
          </w:tcPr>
          <w:p w14:paraId="1E31152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5C04FE69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E013C2" w:rsidRPr="00B733C3" w14:paraId="6550550F" w14:textId="77777777" w:rsidTr="00F506C8">
        <w:tc>
          <w:tcPr>
            <w:tcW w:w="2257" w:type="dxa"/>
          </w:tcPr>
          <w:p w14:paraId="284034E3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Torulaspor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maleeae</w:t>
            </w:r>
            <w:proofErr w:type="spellEnd"/>
          </w:p>
        </w:tc>
        <w:tc>
          <w:tcPr>
            <w:tcW w:w="2249" w:type="dxa"/>
          </w:tcPr>
          <w:p w14:paraId="4239B5B7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10694</w:t>
            </w:r>
          </w:p>
        </w:tc>
        <w:tc>
          <w:tcPr>
            <w:tcW w:w="2255" w:type="dxa"/>
          </w:tcPr>
          <w:p w14:paraId="3AFD11BC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PNA00000000.2</w:t>
            </w:r>
          </w:p>
        </w:tc>
        <w:tc>
          <w:tcPr>
            <w:tcW w:w="2249" w:type="dxa"/>
          </w:tcPr>
          <w:p w14:paraId="199E347D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Shen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U2hlbjwvQXV0aG9yPjxZZWFy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U2hlbjwvQXV0aG9yPjxZZWFy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8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5279D950" w14:textId="77777777" w:rsidTr="00F506C8">
        <w:tc>
          <w:tcPr>
            <w:tcW w:w="2257" w:type="dxa"/>
          </w:tcPr>
          <w:p w14:paraId="55DBFC63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736E36EE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55" w:type="dxa"/>
          </w:tcPr>
          <w:p w14:paraId="663E47E9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7E59B4CB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E013C2" w:rsidRPr="00B733C3" w14:paraId="10F09848" w14:textId="77777777" w:rsidTr="00F506C8">
        <w:tc>
          <w:tcPr>
            <w:tcW w:w="2257" w:type="dxa"/>
          </w:tcPr>
          <w:p w14:paraId="2792BEC9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Torulaspora microellipsoides</w:t>
            </w:r>
          </w:p>
        </w:tc>
        <w:tc>
          <w:tcPr>
            <w:tcW w:w="2249" w:type="dxa"/>
          </w:tcPr>
          <w:p w14:paraId="43ADEE00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LIB830</w:t>
            </w:r>
          </w:p>
        </w:tc>
        <w:tc>
          <w:tcPr>
            <w:tcW w:w="2255" w:type="dxa"/>
          </w:tcPr>
          <w:p w14:paraId="02904CB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FYBL00000000.1</w:t>
            </w:r>
          </w:p>
        </w:tc>
        <w:tc>
          <w:tcPr>
            <w:tcW w:w="2249" w:type="dxa"/>
          </w:tcPr>
          <w:p w14:paraId="74DB023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Galeote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 ExcludeAuth="1"&gt;&lt;Author&gt;Galeote&lt;/Author&gt;&lt;Year&gt;2018&lt;/Year&gt;&lt;RecNum&gt;6236&lt;/RecNum&gt;&lt;DisplayText&gt;(2018)&lt;/DisplayText&gt;&lt;record&gt;&lt;rec-number&gt;6236&lt;/rec-number&gt;&lt;foreign-keys&gt;&lt;key app="EN" db-id="s9fv9ddwav9tske59efpfv9oztzfrf0exe2f" timestamp="1530541374"&gt;6236&lt;/key&gt;&lt;/foreign-keys&gt;&lt;ref-type name="Journal Article"&gt;17&lt;/ref-type&gt;&lt;contributors&gt;&lt;authors&gt;&lt;author&gt;Galeote, V.&lt;/author&gt;&lt;author&gt;Bigey, F.&lt;/author&gt;&lt;author&gt;Devillers, H.&lt;/author&gt;&lt;author&gt;Ortiz-Merino, R. A.&lt;/author&gt;&lt;author&gt;Dequin, S.&lt;/author&gt;&lt;author&gt;Wolfe, K. H.&lt;/author&gt;&lt;author&gt;Neuveglise, C.&lt;/author&gt;&lt;/authors&gt;&lt;/contributors&gt;&lt;auth-address&gt;SPO, INRA, SupAgro, Universite Montpellier, Montpellier, France virginie.galeote@inra.fr.&amp;#xD;SPO, INRA, SupAgro, Universite Montpellier, Montpellier, France.&amp;#xD;Micalis Institute, INRA, AgroParisTech, Universite Paris-Saclay, Jouy-en-Josas, France.&amp;#xD;UCD Conway Institute and School of Medicine, University College Dublin, Dublin, Ireland.&lt;/auth-address&gt;&lt;titles&gt;&lt;title&gt;&lt;style face="normal" font="default" size="100%"&gt;Genome sequence of &lt;/style&gt;&lt;style face="italic" font="default" size="100%"&gt;Torulaspora microellipsoides&lt;/style&gt;&lt;style face="normal" font="default" size="100%"&gt; CLIB 830(T)&lt;/style&gt;&lt;/title&gt;&lt;secondary-title&gt;Genome Announc&lt;/secondary-title&gt;&lt;alt-title&gt;Genome announcements&lt;/alt-title&gt;&lt;/titles&gt;&lt;periodical&gt;&lt;full-title&gt;Genome Announc&lt;/full-title&gt;&lt;/periodical&gt;&lt;pages&gt;e00615-18&lt;/pages&gt;&lt;volume&gt;6&lt;/volume&gt;&lt;dates&gt;&lt;year&gt;2018&lt;/year&gt;&lt;pub-dates&gt;&lt;date&gt;Jun 28&lt;/date&gt;&lt;/pub-dates&gt;&lt;/dates&gt;&lt;urls&gt;&lt;related-urls&gt;&lt;url&gt;https://www.ncbi.nlm.nih.gov/pubmed/29954910&lt;/url&gt;&lt;/related-urls&gt;&lt;/urls&gt;&lt;custom2&gt;PMC6025943&lt;/custom2&gt;&lt;custom3&gt;29954910&lt;/custom3&gt;&lt;electronic-resource-num&gt;10.1128/genomeA.00615-18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8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1539FAB5" w14:textId="77777777" w:rsidTr="00F506C8">
        <w:tc>
          <w:tcPr>
            <w:tcW w:w="2257" w:type="dxa"/>
          </w:tcPr>
          <w:p w14:paraId="790EB148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43B42106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55" w:type="dxa"/>
          </w:tcPr>
          <w:p w14:paraId="7063C568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3E992C01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E013C2" w:rsidRPr="00B733C3" w14:paraId="7EE1D0E7" w14:textId="77777777" w:rsidTr="00F506C8">
        <w:tc>
          <w:tcPr>
            <w:tcW w:w="2257" w:type="dxa"/>
          </w:tcPr>
          <w:p w14:paraId="6C53AB26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Zygotorulaspora mrakii</w:t>
            </w:r>
          </w:p>
        </w:tc>
        <w:tc>
          <w:tcPr>
            <w:tcW w:w="2249" w:type="dxa"/>
          </w:tcPr>
          <w:p w14:paraId="60D9AFE3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NRRL Y-6702</w:t>
            </w:r>
          </w:p>
        </w:tc>
        <w:tc>
          <w:tcPr>
            <w:tcW w:w="2255" w:type="dxa"/>
          </w:tcPr>
          <w:p w14:paraId="1A3D84A3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5702</w:t>
            </w:r>
          </w:p>
        </w:tc>
        <w:tc>
          <w:tcPr>
            <w:tcW w:w="2249" w:type="dxa"/>
          </w:tcPr>
          <w:p w14:paraId="45162DA4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E013C2" w:rsidRPr="00B733C3" w14:paraId="4856715F" w14:textId="77777777" w:rsidTr="00F506C8">
        <w:tc>
          <w:tcPr>
            <w:tcW w:w="2257" w:type="dxa"/>
          </w:tcPr>
          <w:p w14:paraId="38183670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13ED3EBB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55" w:type="dxa"/>
          </w:tcPr>
          <w:p w14:paraId="0F8C4FD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14DEF47F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E013C2" w:rsidRPr="00B733C3" w14:paraId="23EBB62E" w14:textId="77777777" w:rsidTr="00F506C8">
        <w:tc>
          <w:tcPr>
            <w:tcW w:w="2257" w:type="dxa"/>
          </w:tcPr>
          <w:p w14:paraId="37481D0F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Zygosaccharomyces rouxii</w:t>
            </w:r>
          </w:p>
        </w:tc>
        <w:tc>
          <w:tcPr>
            <w:tcW w:w="2249" w:type="dxa"/>
          </w:tcPr>
          <w:p w14:paraId="648F903B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732</w:t>
            </w:r>
          </w:p>
        </w:tc>
        <w:tc>
          <w:tcPr>
            <w:tcW w:w="2255" w:type="dxa"/>
          </w:tcPr>
          <w:p w14:paraId="729D01B8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U928181.1</w:t>
            </w:r>
          </w:p>
        </w:tc>
        <w:tc>
          <w:tcPr>
            <w:tcW w:w="2249" w:type="dxa"/>
          </w:tcPr>
          <w:p w14:paraId="0C57EB54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Souciet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U291Y2lldDwvQXV0aG9yPjxZ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U291Y2lldDwvQXV0aG9yPjxZ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09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4F93EFB0" w14:textId="77777777" w:rsidTr="00F506C8">
        <w:tc>
          <w:tcPr>
            <w:tcW w:w="2257" w:type="dxa"/>
          </w:tcPr>
          <w:p w14:paraId="24B8D330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618A8F0F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55" w:type="dxa"/>
          </w:tcPr>
          <w:p w14:paraId="1B9F1C40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420B890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E013C2" w:rsidRPr="00B733C3" w14:paraId="25D1E619" w14:textId="77777777" w:rsidTr="00F506C8">
        <w:tc>
          <w:tcPr>
            <w:tcW w:w="2257" w:type="dxa"/>
          </w:tcPr>
          <w:p w14:paraId="795F043B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Lachancea fantastica</w:t>
            </w:r>
          </w:p>
        </w:tc>
        <w:tc>
          <w:tcPr>
            <w:tcW w:w="2249" w:type="dxa"/>
          </w:tcPr>
          <w:p w14:paraId="4D324EB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6924</w:t>
            </w:r>
          </w:p>
        </w:tc>
        <w:tc>
          <w:tcPr>
            <w:tcW w:w="2255" w:type="dxa"/>
          </w:tcPr>
          <w:p w14:paraId="1E025896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FJUL01000019.1</w:t>
            </w:r>
          </w:p>
        </w:tc>
        <w:tc>
          <w:tcPr>
            <w:tcW w:w="2249" w:type="dxa"/>
          </w:tcPr>
          <w:p w14:paraId="5B0D3C5F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Vakirlis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6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5BC2E7E8" w14:textId="77777777" w:rsidTr="00F506C8">
        <w:tc>
          <w:tcPr>
            <w:tcW w:w="2257" w:type="dxa"/>
          </w:tcPr>
          <w:p w14:paraId="007521E8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Lachance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lanzarotensis</w:t>
            </w:r>
            <w:proofErr w:type="spellEnd"/>
          </w:p>
        </w:tc>
        <w:tc>
          <w:tcPr>
            <w:tcW w:w="2249" w:type="dxa"/>
          </w:tcPr>
          <w:p w14:paraId="28A26613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12615</w:t>
            </w:r>
          </w:p>
        </w:tc>
        <w:tc>
          <w:tcPr>
            <w:tcW w:w="2255" w:type="dxa"/>
          </w:tcPr>
          <w:p w14:paraId="7932A17F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DLU01000002.1</w:t>
            </w:r>
          </w:p>
        </w:tc>
        <w:tc>
          <w:tcPr>
            <w:tcW w:w="2249" w:type="dxa"/>
          </w:tcPr>
          <w:p w14:paraId="266A6C21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Sarilar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 ExcludeAuth="1"&gt;&lt;Author&gt;Sarilar&lt;/Author&gt;&lt;Year&gt;2015&lt;/Year&gt;&lt;RecNum&gt;4912&lt;/RecNum&gt;&lt;DisplayText&gt;(2015)&lt;/DisplayText&gt;&lt;record&gt;&lt;rec-number&gt;4912&lt;/rec-number&gt;&lt;foreign-keys&gt;&lt;key app="EN" db-id="s9fv9ddwav9tske59efpfv9oztzfrf0exe2f" timestamp="1429603555"&gt;4912&lt;/key&gt;&lt;/foreign-keys&gt;&lt;ref-type name="Journal Article"&gt;17&lt;/ref-type&gt;&lt;contributors&gt;&lt;authors&gt;&lt;author&gt;Sarilar, V.&lt;/author&gt;&lt;author&gt;Devillers, H.&lt;/author&gt;&lt;author&gt;Freel, K. C.&lt;/author&gt;&lt;author&gt;Schacherer, J.&lt;/author&gt;&lt;author&gt;Neuveglise, C.&lt;/author&gt;&lt;/authors&gt;&lt;/contributors&gt;&lt;auth-address&gt;CNRS, Department of Genetics, Genomics and Microbiology, University of Strasbourg, UMR7156, Strasbourg, France.&amp;#xD;ncecile@grignon.inra.fr.&lt;/auth-address&gt;&lt;titles&gt;&lt;title&gt;&lt;style face="normal" font="default" size="100%"&gt;Draft Genome Sequence of &lt;/style&gt;&lt;style face="italic" font="default" size="100%"&gt;Lachancea lanzarotensis &lt;/style&gt;&lt;style face="normal" font="default" size="100%"&gt;CBS 12615T, an Ascomycetous Yeast Isolated from Grapes&lt;/style&gt;&lt;/title&gt;&lt;secondary-title&gt;Genome Announc&lt;/secondary-title&gt;&lt;alt-title&gt;Genome announcements&lt;/alt-title&gt;&lt;/titles&gt;&lt;periodical&gt;&lt;full-title&gt;Genome Announc&lt;/full-title&gt;&lt;/periodical&gt;&lt;volume&gt;3&lt;/volume&gt;&lt;dates&gt;&lt;year&gt;2015&lt;/year&gt;&lt;pub-dates&gt;&lt;date&gt;Apr 16&lt;/date&gt;&lt;/pub-dates&gt;&lt;/dates&gt;&lt;urls&gt;&lt;related-urls&gt;&lt;url&gt;https://www.ncbi.nlm.nih.gov/pubmed/25883293&lt;/url&gt;&lt;/related-urls&gt;&lt;/urls&gt;&lt;custom2&gt;PMC4400436&lt;/custom2&gt;&lt;custom3&gt;25883293&lt;/custom3&gt;&lt;electronic-resource-num&gt;10.1128/genomeA.00292-15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5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36968E21" w14:textId="77777777" w:rsidTr="00F506C8">
        <w:tc>
          <w:tcPr>
            <w:tcW w:w="2257" w:type="dxa"/>
          </w:tcPr>
          <w:p w14:paraId="5F4798C7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Lachance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meyersi</w:t>
            </w:r>
            <w:proofErr w:type="spellEnd"/>
          </w:p>
        </w:tc>
        <w:tc>
          <w:tcPr>
            <w:tcW w:w="2249" w:type="dxa"/>
          </w:tcPr>
          <w:p w14:paraId="58BD00E7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8951</w:t>
            </w:r>
          </w:p>
        </w:tc>
        <w:tc>
          <w:tcPr>
            <w:tcW w:w="2255" w:type="dxa"/>
          </w:tcPr>
          <w:p w14:paraId="65D88C5C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FJUM01000009.1</w:t>
            </w:r>
          </w:p>
        </w:tc>
        <w:tc>
          <w:tcPr>
            <w:tcW w:w="2249" w:type="dxa"/>
          </w:tcPr>
          <w:p w14:paraId="3F8D9B96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Vakirlis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6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167DA02D" w14:textId="77777777" w:rsidTr="00F506C8">
        <w:tc>
          <w:tcPr>
            <w:tcW w:w="2257" w:type="dxa"/>
          </w:tcPr>
          <w:p w14:paraId="48D74A26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Lachance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dasiensis</w:t>
            </w:r>
            <w:proofErr w:type="spellEnd"/>
          </w:p>
        </w:tc>
        <w:tc>
          <w:tcPr>
            <w:tcW w:w="2249" w:type="dxa"/>
          </w:tcPr>
          <w:p w14:paraId="06447C8F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10888</w:t>
            </w:r>
          </w:p>
        </w:tc>
        <w:tc>
          <w:tcPr>
            <w:tcW w:w="2255" w:type="dxa"/>
          </w:tcPr>
          <w:p w14:paraId="0C6B2AE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FJUP01000011.1</w:t>
            </w:r>
          </w:p>
        </w:tc>
        <w:tc>
          <w:tcPr>
            <w:tcW w:w="2249" w:type="dxa"/>
          </w:tcPr>
          <w:p w14:paraId="0658C4AC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Vakirlis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6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1370FCDB" w14:textId="77777777" w:rsidTr="00F506C8">
        <w:tc>
          <w:tcPr>
            <w:tcW w:w="2257" w:type="dxa"/>
          </w:tcPr>
          <w:p w14:paraId="6C769FD5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Lachance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nothofagi</w:t>
            </w:r>
            <w:proofErr w:type="spellEnd"/>
          </w:p>
        </w:tc>
        <w:tc>
          <w:tcPr>
            <w:tcW w:w="2249" w:type="dxa"/>
          </w:tcPr>
          <w:p w14:paraId="1DDEA52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11611</w:t>
            </w:r>
          </w:p>
        </w:tc>
        <w:tc>
          <w:tcPr>
            <w:tcW w:w="2255" w:type="dxa"/>
          </w:tcPr>
          <w:p w14:paraId="01722C2D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FJUQ01000005.1</w:t>
            </w:r>
          </w:p>
        </w:tc>
        <w:tc>
          <w:tcPr>
            <w:tcW w:w="2249" w:type="dxa"/>
          </w:tcPr>
          <w:p w14:paraId="14156283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Vakirlis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6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43657C60" w14:textId="77777777" w:rsidTr="00F506C8">
        <w:tc>
          <w:tcPr>
            <w:tcW w:w="2257" w:type="dxa"/>
          </w:tcPr>
          <w:p w14:paraId="70A1248D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Lachance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quebecensis</w:t>
            </w:r>
            <w:proofErr w:type="spellEnd"/>
          </w:p>
        </w:tc>
        <w:tc>
          <w:tcPr>
            <w:tcW w:w="2249" w:type="dxa"/>
          </w:tcPr>
          <w:p w14:paraId="71042640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14138</w:t>
            </w:r>
          </w:p>
        </w:tc>
        <w:tc>
          <w:tcPr>
            <w:tcW w:w="2255" w:type="dxa"/>
          </w:tcPr>
          <w:p w14:paraId="473C529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ZLH01000060.1</w:t>
            </w:r>
          </w:p>
        </w:tc>
        <w:tc>
          <w:tcPr>
            <w:tcW w:w="2249" w:type="dxa"/>
          </w:tcPr>
          <w:p w14:paraId="7038857A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Freel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 ExcludeAuth="1"&gt;&lt;Author&gt;Freel&lt;/Author&gt;&lt;Year&gt;2016&lt;/Year&gt;&lt;RecNum&gt;6294&lt;/RecNum&gt;&lt;DisplayText&gt;(2016)&lt;/DisplayText&gt;&lt;record&gt;&lt;rec-number&gt;6294&lt;/rec-number&gt;&lt;foreign-keys&gt;&lt;key app="EN" db-id="s9fv9ddwav9tske59efpfv9oztzfrf0exe2f" timestamp="1536097097"&gt;6294&lt;/key&gt;&lt;/foreign-keys&gt;&lt;ref-type name="Journal Article"&gt;17&lt;/ref-type&gt;&lt;contributors&gt;&lt;authors&gt;&lt;author&gt;Freel, K. C.&lt;/author&gt;&lt;author&gt;Friedrich, A.&lt;/author&gt;&lt;author&gt;Sarilar, V.&lt;/author&gt;&lt;author&gt;Devillers, H.&lt;/author&gt;&lt;author&gt;Neuveglise, C.&lt;/author&gt;&lt;author&gt;Schacherer, J.&lt;/author&gt;&lt;/authors&gt;&lt;/contributors&gt;&lt;auth-address&gt;Department of Genetics, Genomics and Microbiology, UMR7156, University of Strasbourg - CNRS, Strasbourg, France.&amp;#xD;INRA, UMR1319 Micalis, Jouy-en-Josas, France AgroParisTech, UMR1319 Micalis, Jouy-en-Josas, France.&amp;#xD;Department of Genetics, Genomics and Microbiology, UMR7156, University of Strasbourg - CNRS, Strasbourg, France schacherer@unistra.fr.&lt;/auth-address&gt;&lt;titles&gt;&lt;title&gt;&lt;style face="normal" font="default" size="100%"&gt;Whole-genome sequencing and intraspecific analysis of the yeast species&lt;/style&gt;&lt;style face="italic" font="default" size="100%"&gt; Lachancea quebecensis&lt;/style&gt;&lt;/title&gt;&lt;secondary-title&gt;Genome Biol Evol&lt;/secondary-title&gt;&lt;alt-title&gt;Genome biology and evolution&lt;/alt-title&gt;&lt;/titles&gt;&lt;periodical&gt;&lt;full-title&gt;Genome Biol Evol&lt;/full-title&gt;&lt;abbr-1&gt;Genome Biol. Evol.&lt;/abbr-1&gt;&lt;/periodical&gt;&lt;pages&gt;733-41&lt;/pages&gt;&lt;volume&gt;8&lt;/volume&gt;&lt;dates&gt;&lt;year&gt;2016&lt;/year&gt;&lt;pub-dates&gt;&lt;date&gt;Jan 5&lt;/date&gt;&lt;/pub-dates&gt;&lt;/dates&gt;&lt;urls&gt;&lt;related-urls&gt;&lt;url&gt;https://www.ncbi.nlm.nih.gov/pubmed/26733577&lt;/url&gt;&lt;url&gt;https://www.ncbi.nlm.nih.gov/pmc/articles/PMC4823976/pdf/evv262.pdf&lt;/url&gt;&lt;/related-urls&gt;&lt;/urls&gt;&lt;custom2&gt;4823976&lt;/custom2&gt;&lt;custom3&gt;26733577&lt;/custom3&gt;&lt;electronic-resource-num&gt;10.1093/gbe/evv262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6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481B8231" w14:textId="77777777" w:rsidTr="00F506C8">
        <w:tc>
          <w:tcPr>
            <w:tcW w:w="2257" w:type="dxa"/>
          </w:tcPr>
          <w:p w14:paraId="27614DD0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Lachancea thermotolerans</w:t>
            </w:r>
          </w:p>
        </w:tc>
        <w:tc>
          <w:tcPr>
            <w:tcW w:w="2249" w:type="dxa"/>
          </w:tcPr>
          <w:p w14:paraId="5AF2DD5B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6340</w:t>
            </w:r>
          </w:p>
        </w:tc>
        <w:tc>
          <w:tcPr>
            <w:tcW w:w="2255" w:type="dxa"/>
          </w:tcPr>
          <w:p w14:paraId="3222E020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U928168.1</w:t>
            </w:r>
          </w:p>
        </w:tc>
        <w:tc>
          <w:tcPr>
            <w:tcW w:w="2249" w:type="dxa"/>
          </w:tcPr>
          <w:p w14:paraId="7EFCECF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Souciet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U291Y2lldDwvQXV0aG9yPjxZ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U291Y2lldDwvQXV0aG9yPjxZ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09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20EBA5BB" w14:textId="77777777" w:rsidTr="00F506C8">
        <w:tc>
          <w:tcPr>
            <w:tcW w:w="2257" w:type="dxa"/>
          </w:tcPr>
          <w:p w14:paraId="625E7022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Lachance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waltii</w:t>
            </w:r>
            <w:proofErr w:type="spellEnd"/>
          </w:p>
        </w:tc>
        <w:tc>
          <w:tcPr>
            <w:tcW w:w="2249" w:type="dxa"/>
          </w:tcPr>
          <w:p w14:paraId="5C00BC7D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NCYC2644</w:t>
            </w:r>
          </w:p>
        </w:tc>
        <w:tc>
          <w:tcPr>
            <w:tcW w:w="2255" w:type="dxa"/>
          </w:tcPr>
          <w:p w14:paraId="234BF61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AADM01000098.1</w:t>
            </w:r>
          </w:p>
        </w:tc>
        <w:tc>
          <w:tcPr>
            <w:tcW w:w="2249" w:type="dxa"/>
          </w:tcPr>
          <w:p w14:paraId="342C41F8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Kellis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 ExcludeAuth="1"&gt;&lt;Author&gt;Kellis&lt;/Author&gt;&lt;Year&gt;2004&lt;/Year&gt;&lt;RecNum&gt;1536&lt;/RecNum&gt;&lt;DisplayText&gt;(2004)&lt;/DisplayText&gt;&lt;record&gt;&lt;rec-number&gt;1536&lt;/rec-number&gt;&lt;foreign-keys&gt;&lt;key app="EN" db-id="s9fv9ddwav9tske59efpfv9oztzfrf0exe2f" timestamp="1579519894"&gt;1536&lt;/key&gt;&lt;/foreign-keys&gt;&lt;ref-type name="Journal Article"&gt;17&lt;/ref-type&gt;&lt;contributors&gt;&lt;authors&gt;&lt;author&gt;Kellis, M.&lt;/author&gt;&lt;author&gt;Birren, B. W.&lt;/author&gt;&lt;author&gt;Lander, E. S.&lt;/author&gt;&lt;/authors&gt;&lt;/contributors&gt;&lt;auth-address&gt;[1] The Broad Institute, Massachusetts Institute of Technology and Harvard University, Cambridge, Massachusetts 02138, USA [2] MIT Computer Science and Artificial Intelligence Laboratory, Cambridge, Massachusetts 02139, USA.&lt;/auth-address&gt;&lt;titles&gt;&lt;title&gt;&lt;style face="normal" font="default" size="100%"&gt;Proof and evolutionary analysis of ancient genome duplication in the yeast &lt;/style&gt;&lt;style face="italic" font="default" size="100%"&gt;Saccharomyces cerevisiae&lt;/style&gt;&lt;/title&gt;&lt;secondary-title&gt;Nature&lt;/secondary-title&gt;&lt;/titles&gt;&lt;periodical&gt;&lt;full-title&gt;Nature&lt;/full-title&gt;&lt;abbr-1&gt;Nature&lt;/abbr-1&gt;&lt;abbr-2&gt;Nature (London)&lt;/abbr-2&gt;&lt;abbr-3&gt;Nature&lt;/abbr-3&gt;&lt;/periodical&gt;&lt;pages&gt;617-624&lt;/pages&gt;&lt;volume&gt;428&lt;/volume&gt;&lt;dates&gt;&lt;year&gt;2004&lt;/year&gt;&lt;pub-dates&gt;&lt;date&gt;Mar 7&lt;/date&gt;&lt;/pub-dates&gt;&lt;/dates&gt;&lt;accession-num&gt;15004568&lt;/accession-num&gt;&lt;urls&gt;&lt;related-urls&gt;&lt;url&gt;&lt;style face="underline" font="default" size="100%"&gt;file://localhost/Applications/EndNote%208/KW%20library%20en8.Data/nature02424.pdf&lt;/style&gt;&lt;/url&gt;&lt;url&gt;&lt;style face="underline" font="default" size="100%"&gt;http://www.nature.com/nature/journal/v428/n6983/pdf/nature02424.pdf&lt;/style&gt;&lt;/url&gt;&lt;/related-urls&gt;&lt;/urls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04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0CB23048" w14:textId="77777777" w:rsidTr="00F506C8">
        <w:tc>
          <w:tcPr>
            <w:tcW w:w="2257" w:type="dxa"/>
          </w:tcPr>
          <w:p w14:paraId="0B41BA39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Lachance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mirantina</w:t>
            </w:r>
            <w:proofErr w:type="spellEnd"/>
          </w:p>
        </w:tc>
        <w:tc>
          <w:tcPr>
            <w:tcW w:w="2249" w:type="dxa"/>
          </w:tcPr>
          <w:p w14:paraId="7391D487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11717</w:t>
            </w:r>
          </w:p>
        </w:tc>
        <w:tc>
          <w:tcPr>
            <w:tcW w:w="2255" w:type="dxa"/>
          </w:tcPr>
          <w:p w14:paraId="3C93253F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FJUN01000012.1</w:t>
            </w:r>
          </w:p>
        </w:tc>
        <w:tc>
          <w:tcPr>
            <w:tcW w:w="2249" w:type="dxa"/>
          </w:tcPr>
          <w:p w14:paraId="7408B26F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Vakirlis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6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480B18FF" w14:textId="77777777" w:rsidTr="00F506C8">
        <w:tc>
          <w:tcPr>
            <w:tcW w:w="2257" w:type="dxa"/>
          </w:tcPr>
          <w:p w14:paraId="2AF2F99F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Lachance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cidri</w:t>
            </w:r>
            <w:proofErr w:type="spellEnd"/>
          </w:p>
        </w:tc>
        <w:tc>
          <w:tcPr>
            <w:tcW w:w="2249" w:type="dxa"/>
          </w:tcPr>
          <w:p w14:paraId="465F1CD5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2950</w:t>
            </w:r>
          </w:p>
        </w:tc>
        <w:tc>
          <w:tcPr>
            <w:tcW w:w="2255" w:type="dxa"/>
          </w:tcPr>
          <w:p w14:paraId="49E1E993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FJUT01000004.1</w:t>
            </w:r>
          </w:p>
        </w:tc>
        <w:tc>
          <w:tcPr>
            <w:tcW w:w="2249" w:type="dxa"/>
          </w:tcPr>
          <w:p w14:paraId="7ACA9034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Vakirlis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6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31D80425" w14:textId="77777777" w:rsidTr="00F506C8">
        <w:tc>
          <w:tcPr>
            <w:tcW w:w="2257" w:type="dxa"/>
          </w:tcPr>
          <w:p w14:paraId="6CCABD16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 xml:space="preserve">Lachancea </w:t>
            </w:r>
            <w:proofErr w:type="spellStart"/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fermentati</w:t>
            </w:r>
            <w:proofErr w:type="spellEnd"/>
          </w:p>
        </w:tc>
        <w:tc>
          <w:tcPr>
            <w:tcW w:w="2249" w:type="dxa"/>
          </w:tcPr>
          <w:p w14:paraId="38C4D5A7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CBS6772 </w:t>
            </w:r>
          </w:p>
        </w:tc>
        <w:tc>
          <w:tcPr>
            <w:tcW w:w="2255" w:type="dxa"/>
          </w:tcPr>
          <w:p w14:paraId="7245276E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FJUO01000026.1</w:t>
            </w:r>
          </w:p>
        </w:tc>
        <w:tc>
          <w:tcPr>
            <w:tcW w:w="2249" w:type="dxa"/>
          </w:tcPr>
          <w:p w14:paraId="620696E7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Vakirlis</w:t>
            </w:r>
            <w:proofErr w:type="spellEnd"/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raXJsaXM8L0F1dGhvcj48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6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E013C2" w:rsidRPr="00B733C3" w14:paraId="33531FA5" w14:textId="77777777" w:rsidTr="00F506C8">
        <w:tc>
          <w:tcPr>
            <w:tcW w:w="2257" w:type="dxa"/>
          </w:tcPr>
          <w:p w14:paraId="4723CC51" w14:textId="77777777" w:rsidR="00E013C2" w:rsidRPr="00B66B05" w:rsidRDefault="00E013C2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Lachancea kluyveri</w:t>
            </w:r>
          </w:p>
        </w:tc>
        <w:tc>
          <w:tcPr>
            <w:tcW w:w="2249" w:type="dxa"/>
          </w:tcPr>
          <w:p w14:paraId="43622734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NRRL Y-12651</w:t>
            </w:r>
          </w:p>
        </w:tc>
        <w:tc>
          <w:tcPr>
            <w:tcW w:w="2255" w:type="dxa"/>
          </w:tcPr>
          <w:p w14:paraId="2786BF52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AACE03000004.1</w:t>
            </w:r>
          </w:p>
        </w:tc>
        <w:tc>
          <w:tcPr>
            <w:tcW w:w="2249" w:type="dxa"/>
          </w:tcPr>
          <w:p w14:paraId="776686ED" w14:textId="77777777" w:rsidR="00E013C2" w:rsidRPr="00B733C3" w:rsidRDefault="00E013C2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Souciet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U291Y2lldDwvQXV0aG9yPjxZ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U291Y2lldDwvQXV0aG9yPjxZ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09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0F019C" w:rsidRPr="00B733C3" w14:paraId="7323E57A" w14:textId="77777777" w:rsidTr="00F506C8">
        <w:tc>
          <w:tcPr>
            <w:tcW w:w="2257" w:type="dxa"/>
          </w:tcPr>
          <w:p w14:paraId="5D866CF7" w14:textId="77777777" w:rsidR="000F019C" w:rsidRPr="00B66B05" w:rsidRDefault="000F019C" w:rsidP="00B66B05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090F3AD7" w14:textId="77777777" w:rsidR="000F019C" w:rsidRPr="00B733C3" w:rsidRDefault="000F019C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55" w:type="dxa"/>
          </w:tcPr>
          <w:p w14:paraId="28510E4B" w14:textId="77777777" w:rsidR="000F019C" w:rsidRPr="00B733C3" w:rsidRDefault="000F019C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489E11F6" w14:textId="77777777" w:rsidR="000F019C" w:rsidRPr="00B733C3" w:rsidRDefault="000F019C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F019C" w:rsidRPr="00B733C3" w14:paraId="2C7452EE" w14:textId="77777777" w:rsidTr="00F506C8">
        <w:tc>
          <w:tcPr>
            <w:tcW w:w="2257" w:type="dxa"/>
          </w:tcPr>
          <w:p w14:paraId="3449E7C2" w14:textId="5F93D252" w:rsidR="000F019C" w:rsidRPr="00B66B05" w:rsidRDefault="000F019C" w:rsidP="000F019C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Naumovozyma castellii</w:t>
            </w:r>
          </w:p>
        </w:tc>
        <w:tc>
          <w:tcPr>
            <w:tcW w:w="2249" w:type="dxa"/>
          </w:tcPr>
          <w:p w14:paraId="124CDB4A" w14:textId="44F86BE8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Y056</w:t>
            </w:r>
          </w:p>
        </w:tc>
        <w:tc>
          <w:tcPr>
            <w:tcW w:w="2255" w:type="dxa"/>
          </w:tcPr>
          <w:p w14:paraId="2985693F" w14:textId="09506E23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732</w:t>
            </w:r>
          </w:p>
        </w:tc>
        <w:tc>
          <w:tcPr>
            <w:tcW w:w="2249" w:type="dxa"/>
          </w:tcPr>
          <w:p w14:paraId="7E2354AC" w14:textId="6D9DF9CC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0F019C" w:rsidRPr="00B733C3" w14:paraId="5D108700" w14:textId="77777777" w:rsidTr="00F506C8">
        <w:tc>
          <w:tcPr>
            <w:tcW w:w="2257" w:type="dxa"/>
          </w:tcPr>
          <w:p w14:paraId="020FF106" w14:textId="6084F314" w:rsidR="000F019C" w:rsidRPr="00B66B05" w:rsidRDefault="000F019C" w:rsidP="000F019C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Naumovozyma castellii</w:t>
            </w:r>
          </w:p>
        </w:tc>
        <w:tc>
          <w:tcPr>
            <w:tcW w:w="2249" w:type="dxa"/>
          </w:tcPr>
          <w:p w14:paraId="389E2755" w14:textId="676E3CBA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Y174</w:t>
            </w:r>
          </w:p>
        </w:tc>
        <w:tc>
          <w:tcPr>
            <w:tcW w:w="2255" w:type="dxa"/>
          </w:tcPr>
          <w:p w14:paraId="2657AB8B" w14:textId="0B1C8C15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732</w:t>
            </w:r>
          </w:p>
        </w:tc>
        <w:tc>
          <w:tcPr>
            <w:tcW w:w="2249" w:type="dxa"/>
          </w:tcPr>
          <w:p w14:paraId="0C5CBECD" w14:textId="6136B34E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0F019C" w:rsidRPr="00B733C3" w14:paraId="390F021F" w14:textId="77777777" w:rsidTr="00F506C8">
        <w:tc>
          <w:tcPr>
            <w:tcW w:w="2257" w:type="dxa"/>
          </w:tcPr>
          <w:p w14:paraId="37AD57AE" w14:textId="0A89A196" w:rsidR="000F019C" w:rsidRPr="00B66B05" w:rsidRDefault="000F019C" w:rsidP="000F019C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Naumovozyma castellii</w:t>
            </w:r>
          </w:p>
        </w:tc>
        <w:tc>
          <w:tcPr>
            <w:tcW w:w="2249" w:type="dxa"/>
          </w:tcPr>
          <w:p w14:paraId="10098475" w14:textId="5D08C0B2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Y287</w:t>
            </w:r>
          </w:p>
        </w:tc>
        <w:tc>
          <w:tcPr>
            <w:tcW w:w="2255" w:type="dxa"/>
          </w:tcPr>
          <w:p w14:paraId="582B329A" w14:textId="33D55843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732</w:t>
            </w:r>
          </w:p>
        </w:tc>
        <w:tc>
          <w:tcPr>
            <w:tcW w:w="2249" w:type="dxa"/>
          </w:tcPr>
          <w:p w14:paraId="0C411D55" w14:textId="1AA7D5E3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0F019C" w:rsidRPr="00B733C3" w14:paraId="501991BB" w14:textId="77777777" w:rsidTr="00F506C8">
        <w:tc>
          <w:tcPr>
            <w:tcW w:w="2257" w:type="dxa"/>
          </w:tcPr>
          <w:p w14:paraId="5CEE364E" w14:textId="33C52D3F" w:rsidR="000F019C" w:rsidRPr="00B66B05" w:rsidRDefault="000F019C" w:rsidP="000F019C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Naumovozyma castellii</w:t>
            </w:r>
          </w:p>
        </w:tc>
        <w:tc>
          <w:tcPr>
            <w:tcW w:w="2249" w:type="dxa"/>
          </w:tcPr>
          <w:p w14:paraId="39A62434" w14:textId="2E65A42D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Y668</w:t>
            </w:r>
          </w:p>
        </w:tc>
        <w:tc>
          <w:tcPr>
            <w:tcW w:w="2255" w:type="dxa"/>
          </w:tcPr>
          <w:p w14:paraId="35C7BEE0" w14:textId="0C582778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PRJNA623732</w:t>
            </w:r>
          </w:p>
        </w:tc>
        <w:tc>
          <w:tcPr>
            <w:tcW w:w="2249" w:type="dxa"/>
          </w:tcPr>
          <w:p w14:paraId="4AF26500" w14:textId="2CEEE742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0F019C" w:rsidRPr="00B733C3" w14:paraId="7A7B1D6E" w14:textId="77777777" w:rsidTr="00F506C8">
        <w:tc>
          <w:tcPr>
            <w:tcW w:w="2257" w:type="dxa"/>
          </w:tcPr>
          <w:p w14:paraId="6F2B0F33" w14:textId="77777777" w:rsidR="000F019C" w:rsidRPr="00B66B05" w:rsidRDefault="000F019C" w:rsidP="000F019C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61F30F56" w14:textId="77777777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55" w:type="dxa"/>
          </w:tcPr>
          <w:p w14:paraId="44A0412A" w14:textId="77777777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249" w:type="dxa"/>
          </w:tcPr>
          <w:p w14:paraId="52F0C9D0" w14:textId="77777777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0F019C" w:rsidRPr="00B733C3" w14:paraId="4D2171B9" w14:textId="77777777" w:rsidTr="00F506C8">
        <w:tc>
          <w:tcPr>
            <w:tcW w:w="2257" w:type="dxa"/>
          </w:tcPr>
          <w:p w14:paraId="2B609C99" w14:textId="5E7A1AF3" w:rsidR="000F019C" w:rsidRPr="00B66B05" w:rsidRDefault="000F019C" w:rsidP="000F019C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Kluyveromyces lactis</w:t>
            </w:r>
          </w:p>
        </w:tc>
        <w:tc>
          <w:tcPr>
            <w:tcW w:w="2249" w:type="dxa"/>
          </w:tcPr>
          <w:p w14:paraId="3464638A" w14:textId="0D68D78A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2359</w:t>
            </w:r>
          </w:p>
        </w:tc>
        <w:tc>
          <w:tcPr>
            <w:tcW w:w="2255" w:type="dxa"/>
          </w:tcPr>
          <w:p w14:paraId="0A4B6354" w14:textId="0A2174E5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R382125.1</w:t>
            </w:r>
          </w:p>
        </w:tc>
        <w:tc>
          <w:tcPr>
            <w:tcW w:w="2249" w:type="dxa"/>
          </w:tcPr>
          <w:p w14:paraId="092E37DB" w14:textId="408E2BAA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Dujon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RHVqb248L0F1dGhvcj48WWVh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RHVqb248L0F1dGhvcj48WWVh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04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0F019C" w:rsidRPr="00B733C3" w14:paraId="01D931C6" w14:textId="77777777" w:rsidTr="00F506C8">
        <w:tc>
          <w:tcPr>
            <w:tcW w:w="2257" w:type="dxa"/>
          </w:tcPr>
          <w:p w14:paraId="2A382E36" w14:textId="292DF49F" w:rsidR="000F019C" w:rsidRPr="00B66B05" w:rsidRDefault="000F019C" w:rsidP="000F019C">
            <w:pPr>
              <w:spacing w:line="360" w:lineRule="auto"/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</w:pPr>
            <w:r w:rsidRPr="00B66B05">
              <w:rPr>
                <w:rFonts w:ascii="Arial" w:hAnsi="Arial" w:cs="Arial"/>
                <w:i/>
                <w:iCs/>
                <w:sz w:val="16"/>
                <w:szCs w:val="16"/>
                <w:lang w:val="en-US"/>
              </w:rPr>
              <w:t>Kluyveromyces lactis</w:t>
            </w:r>
          </w:p>
        </w:tc>
        <w:tc>
          <w:tcPr>
            <w:tcW w:w="2249" w:type="dxa"/>
          </w:tcPr>
          <w:p w14:paraId="4851873D" w14:textId="630E45C3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BS2105</w:t>
            </w:r>
          </w:p>
        </w:tc>
        <w:tc>
          <w:tcPr>
            <w:tcW w:w="2255" w:type="dxa"/>
          </w:tcPr>
          <w:p w14:paraId="7ABDFCC8" w14:textId="3597270D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>CP042460.1</w:t>
            </w:r>
          </w:p>
        </w:tc>
        <w:tc>
          <w:tcPr>
            <w:tcW w:w="2249" w:type="dxa"/>
          </w:tcPr>
          <w:p w14:paraId="65978BC0" w14:textId="02C1F611" w:rsidR="000F019C" w:rsidRPr="00B733C3" w:rsidRDefault="000F019C" w:rsidP="000F019C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B733C3">
              <w:rPr>
                <w:rFonts w:ascii="Arial" w:hAnsi="Arial" w:cs="Arial"/>
                <w:sz w:val="16"/>
                <w:szCs w:val="16"/>
                <w:lang w:val="en-US"/>
              </w:rPr>
              <w:t xml:space="preserve">Varela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yZWxhPC9BdXRob3I+PFll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VmFyZWxhPC9BdXRob3I+PFll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9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433EC9DF" w14:textId="776C819A" w:rsidR="00DE3FFE" w:rsidRDefault="0018242B" w:rsidP="003D7EAA">
      <w:pPr>
        <w:spacing w:after="120"/>
        <w:ind w:left="720" w:hanging="720"/>
      </w:pPr>
      <w:bookmarkStart w:id="0" w:name="_GoBack"/>
      <w:bookmarkEnd w:id="0"/>
    </w:p>
    <w:sectPr w:rsidR="00DE3FFE" w:rsidSect="00DE313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ell KW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fv9ddwav9tske59efpfv9oztzfrf0exe2f&quot;&gt;KW library en8-Converted&lt;record-ids&gt;&lt;item&gt;1536&lt;/item&gt;&lt;item&gt;1656&lt;/item&gt;&lt;item&gt;3833&lt;/item&gt;&lt;item&gt;4912&lt;/item&gt;&lt;item&gt;5414&lt;/item&gt;&lt;item&gt;6236&lt;/item&gt;&lt;item&gt;6294&lt;/item&gt;&lt;item&gt;6346&lt;/item&gt;&lt;item&gt;6637&lt;/item&gt;&lt;/record-ids&gt;&lt;/item&gt;&lt;/Libraries&gt;"/>
  </w:docVars>
  <w:rsids>
    <w:rsidRoot w:val="00E013C2"/>
    <w:rsid w:val="000E3D85"/>
    <w:rsid w:val="000F019C"/>
    <w:rsid w:val="00100194"/>
    <w:rsid w:val="00167E8F"/>
    <w:rsid w:val="0018242B"/>
    <w:rsid w:val="0019271B"/>
    <w:rsid w:val="001B1A3A"/>
    <w:rsid w:val="00286774"/>
    <w:rsid w:val="002F2487"/>
    <w:rsid w:val="003D7EAA"/>
    <w:rsid w:val="005110AE"/>
    <w:rsid w:val="0064477E"/>
    <w:rsid w:val="00697BBB"/>
    <w:rsid w:val="006B4090"/>
    <w:rsid w:val="006C3173"/>
    <w:rsid w:val="006E6B1C"/>
    <w:rsid w:val="00770D6C"/>
    <w:rsid w:val="007F6381"/>
    <w:rsid w:val="00962B5D"/>
    <w:rsid w:val="009D5051"/>
    <w:rsid w:val="00A12BB7"/>
    <w:rsid w:val="00A3109C"/>
    <w:rsid w:val="00AC6137"/>
    <w:rsid w:val="00B05AB4"/>
    <w:rsid w:val="00B1311F"/>
    <w:rsid w:val="00BC4EBF"/>
    <w:rsid w:val="00CF7E49"/>
    <w:rsid w:val="00D079C6"/>
    <w:rsid w:val="00D45477"/>
    <w:rsid w:val="00DA7D6E"/>
    <w:rsid w:val="00DC0D46"/>
    <w:rsid w:val="00DE3132"/>
    <w:rsid w:val="00E013C2"/>
    <w:rsid w:val="00F40D3B"/>
    <w:rsid w:val="00F506C8"/>
    <w:rsid w:val="00F72D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76BBA5D"/>
  <w15:chartTrackingRefBased/>
  <w15:docId w15:val="{BE46B969-CE36-6042-B35E-DCE61EAC6F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013C2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E013C2"/>
    <w:rPr>
      <w:rFonts w:ascii="Times New Roman" w:eastAsia="Times New Roman" w:hAnsi="Times New Roman" w:cs="Times New Roman"/>
      <w:lang w:val="en-US"/>
    </w:rPr>
  </w:style>
  <w:style w:type="table" w:styleId="TableGrid">
    <w:name w:val="Table Grid"/>
    <w:basedOn w:val="TableNormal"/>
    <w:uiPriority w:val="59"/>
    <w:rsid w:val="00E013C2"/>
    <w:rPr>
      <w:rFonts w:eastAsiaTheme="minorEastAsia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D7EAA"/>
    <w:pPr>
      <w:jc w:val="center"/>
    </w:pPr>
    <w:rPr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7EAA"/>
    <w:rPr>
      <w:rFonts w:ascii="Times New Roman" w:eastAsia="Times New Roman" w:hAnsi="Times New Roman" w:cs="Times New Roman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3D7EAA"/>
    <w:rPr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3D7EAA"/>
    <w:rPr>
      <w:rFonts w:ascii="Times New Roman" w:eastAsia="Times New Roman" w:hAnsi="Times New Roman" w:cs="Times New Roman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5051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5051"/>
    <w:rPr>
      <w:rFonts w:ascii="Times New Roman" w:eastAsia="Times New Roman" w:hAnsi="Times New Roman" w:cs="Times New Roman"/>
      <w:sz w:val="18"/>
      <w:szCs w:val="18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1550</Words>
  <Characters>8049</Characters>
  <Application>Microsoft Office Word</Application>
  <DocSecurity>0</DocSecurity>
  <Lines>12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nneth Wolfe</dc:creator>
  <cp:keywords/>
  <dc:description/>
  <cp:lastModifiedBy>Kenneth Wolfe</cp:lastModifiedBy>
  <cp:revision>7</cp:revision>
  <dcterms:created xsi:type="dcterms:W3CDTF">2020-04-22T13:45:00Z</dcterms:created>
  <dcterms:modified xsi:type="dcterms:W3CDTF">2020-04-22T16:32:00Z</dcterms:modified>
</cp:coreProperties>
</file>